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fldSimple w:instr=" SEQ Figure \* ARABIC ">
        <w:r w:rsidR="00BD7CC6">
          <w:rPr>
            <w:noProof/>
          </w:rPr>
          <w:t>1</w:t>
        </w:r>
      </w:fldSimple>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fldSimple w:instr=" SEQ Figure \* ARABIC ">
        <w:r w:rsidR="00BD7CC6">
          <w:rPr>
            <w:noProof/>
          </w:rPr>
          <w:t>2</w:t>
        </w:r>
      </w:fldSimple>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fldSimple w:instr=" SEQ Figure \* ARABIC ">
        <w:r w:rsidR="00BD7CC6">
          <w:rPr>
            <w:noProof/>
          </w:rPr>
          <w:t>3</w:t>
        </w:r>
      </w:fldSimple>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fldSimple w:instr=" SEQ Figure \* ARABIC ">
        <w:r w:rsidR="00BD7CC6">
          <w:rPr>
            <w:noProof/>
          </w:rPr>
          <w:t>4</w:t>
        </w:r>
      </w:fldSimple>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fldSimple w:instr=" SEQ Figure \* ARABIC ">
        <w:r w:rsidR="00BD7CC6">
          <w:rPr>
            <w:noProof/>
          </w:rPr>
          <w:t>5</w:t>
        </w:r>
      </w:fldSimple>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fldSimple w:instr=" SEQ Figure \* ARABIC ">
        <w:r w:rsidR="00BD7CC6">
          <w:rPr>
            <w:noProof/>
          </w:rPr>
          <w:t>6</w:t>
        </w:r>
      </w:fldSimple>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fldSimple w:instr=" SEQ Figure \* ARABIC ">
        <w:r w:rsidR="00BD7CC6">
          <w:rPr>
            <w:noProof/>
          </w:rPr>
          <w:t>7</w:t>
        </w:r>
      </w:fldSimple>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fldSimple w:instr=" SEQ Table \* ARABIC ">
        <w:r w:rsidR="00BD7CC6">
          <w:rPr>
            <w:noProof/>
          </w:rPr>
          <w:t>1</w:t>
        </w:r>
      </w:fldSimple>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fldSimple w:instr=" SEQ Table \* ARABIC ">
        <w:r w:rsidR="00BD7CC6">
          <w:rPr>
            <w:noProof/>
          </w:rPr>
          <w:t>2</w:t>
        </w:r>
      </w:fldSimple>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fldSimple w:instr=" SEQ Figure \* ARABIC ">
        <w:r w:rsidR="00BD7CC6">
          <w:rPr>
            <w:noProof/>
          </w:rPr>
          <w:t>8</w:t>
        </w:r>
      </w:fldSimple>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fldSimple w:instr=" SEQ Figure \* ARABIC ">
        <w:r w:rsidR="00BD7CC6">
          <w:rPr>
            <w:noProof/>
          </w:rPr>
          <w:t>9</w:t>
        </w:r>
      </w:fldSimple>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fldSimple w:instr=" SEQ Figure \* ARABIC ">
        <w:r w:rsidR="00BD7CC6">
          <w:rPr>
            <w:noProof/>
          </w:rPr>
          <w:t>10</w:t>
        </w:r>
      </w:fldSimple>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BD7CC6">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fldSimple w:instr=" SEQ Figure \* ARABIC ">
        <w:r w:rsidR="00BD7CC6">
          <w:rPr>
            <w:noProof/>
          </w:rPr>
          <w:t>12</w:t>
        </w:r>
      </w:fldSimple>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fldSimple w:instr=" SEQ Figure \* ARABIC ">
        <w:r w:rsidR="00BD7CC6">
          <w:rPr>
            <w:noProof/>
          </w:rPr>
          <w:t>13</w:t>
        </w:r>
      </w:fldSimple>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fldSimple w:instr=" SEQ Figure \* ARABIC ">
        <w:r w:rsidR="00BD7CC6">
          <w:rPr>
            <w:noProof/>
          </w:rPr>
          <w:t>14</w:t>
        </w:r>
      </w:fldSimple>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fldSimple w:instr=" SEQ Figure \* ARABIC ">
        <w:r w:rsidR="00BD7CC6">
          <w:rPr>
            <w:noProof/>
          </w:rPr>
          <w:t>15</w:t>
        </w:r>
      </w:fldSimple>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fldSimple w:instr=" SEQ Figure \* ARABIC ">
        <w:r w:rsidR="00BD7CC6">
          <w:rPr>
            <w:noProof/>
          </w:rPr>
          <w:t>16</w:t>
        </w:r>
      </w:fldSimple>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fldSimple w:instr=" SEQ Figure \* ARABIC ">
        <w:r w:rsidR="00BD7CC6">
          <w:rPr>
            <w:noProof/>
          </w:rPr>
          <w:t>17</w:t>
        </w:r>
      </w:fldSimple>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fldSimple w:instr=" SEQ Figure \* ARABIC ">
        <w:r w:rsidR="00BD7CC6">
          <w:rPr>
            <w:noProof/>
          </w:rPr>
          <w:t>18</w:t>
        </w:r>
      </w:fldSimple>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3" w:name="_Ref54730957"/>
      <w:r>
        <w:t xml:space="preserve">Figure </w:t>
      </w:r>
      <w:fldSimple w:instr=" SEQ Figure \* ARABIC ">
        <w:r w:rsidR="00BD7CC6">
          <w:rPr>
            <w:noProof/>
          </w:rPr>
          <w:t>19</w:t>
        </w:r>
      </w:fldSimple>
      <w:bookmarkEnd w:id="23"/>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4" w:name="_Ref54731019"/>
      <w:r>
        <w:t xml:space="preserve">Figure </w:t>
      </w:r>
      <w:fldSimple w:instr=" SEQ Figure \* ARABIC ">
        <w:r w:rsidR="00BD7CC6">
          <w:rPr>
            <w:noProof/>
          </w:rPr>
          <w:t>20</w:t>
        </w:r>
      </w:fldSimple>
      <w:bookmarkEnd w:id="24"/>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5" w:name="_Ref54730761"/>
      <w:r>
        <w:t xml:space="preserve">Figure </w:t>
      </w:r>
      <w:fldSimple w:instr=" SEQ Figure \* ARABIC ">
        <w:r w:rsidR="00BD7CC6">
          <w:rPr>
            <w:noProof/>
          </w:rPr>
          <w:t>21</w:t>
        </w:r>
      </w:fldSimple>
      <w:bookmarkEnd w:id="25"/>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6" w:name="_Ref54731344"/>
      <w:r>
        <w:t xml:space="preserve">Figure </w:t>
      </w:r>
      <w:fldSimple w:instr=" SEQ Figure \* ARABIC ">
        <w:r w:rsidR="00BD7CC6">
          <w:rPr>
            <w:noProof/>
          </w:rPr>
          <w:t>22</w:t>
        </w:r>
      </w:fldSimple>
      <w:bookmarkEnd w:id="26"/>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7" w:name="_Ref54731353"/>
      <w:r>
        <w:t xml:space="preserve">Figure </w:t>
      </w:r>
      <w:fldSimple w:instr=" SEQ Figure \* ARABIC ">
        <w:r w:rsidR="00BD7CC6">
          <w:rPr>
            <w:noProof/>
          </w:rPr>
          <w:t>23</w:t>
        </w:r>
      </w:fldSimple>
      <w:bookmarkEnd w:id="27"/>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8" w:name="_Ref54731370"/>
      <w:r>
        <w:t xml:space="preserve">Figure </w:t>
      </w:r>
      <w:fldSimple w:instr=" SEQ Figure \* ARABIC ">
        <w:r w:rsidR="00BD7CC6">
          <w:rPr>
            <w:noProof/>
          </w:rPr>
          <w:t>24</w:t>
        </w:r>
      </w:fldSimple>
      <w:bookmarkEnd w:id="28"/>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fldSimple w:instr=" SEQ Figure \* ARABIC ">
        <w:r w:rsidR="00BD7CC6">
          <w:rPr>
            <w:noProof/>
          </w:rPr>
          <w:t>25</w:t>
        </w:r>
      </w:fldSimple>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29" w:name="_Ref54823856"/>
      <w:r>
        <w:t xml:space="preserve">Figure </w:t>
      </w:r>
      <w:fldSimple w:instr=" SEQ Figure \* ARABIC ">
        <w:r w:rsidR="00BD7CC6">
          <w:rPr>
            <w:noProof/>
          </w:rPr>
          <w:t>26</w:t>
        </w:r>
      </w:fldSimple>
      <w:bookmarkEnd w:id="29"/>
      <w:r w:rsidR="00BD7CC6">
        <w:t>:</w:t>
      </w:r>
      <w:r w:rsidR="00BD7CC6">
        <w:tab/>
      </w:r>
      <w:r>
        <w:t xml:space="preserve">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0" w:name="_Ref54732032"/>
      <w:r>
        <w:t xml:space="preserve">Figure </w:t>
      </w:r>
      <w:fldSimple w:instr=" SEQ Figure \* ARABIC ">
        <w:r w:rsidR="00BD7CC6">
          <w:rPr>
            <w:noProof/>
          </w:rPr>
          <w:t>27</w:t>
        </w:r>
      </w:fldSimple>
      <w:bookmarkEnd w:id="30"/>
      <w:r w:rsidR="00BD7CC6">
        <w:t>:</w:t>
      </w:r>
      <w:r w:rsidR="00BD7CC6">
        <w:tab/>
      </w:r>
      <w:r>
        <w:t xml:space="preserve">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1" w:name="_Ref55422124"/>
      <w:r>
        <w:t xml:space="preserve">Table </w:t>
      </w:r>
      <w:fldSimple w:instr=" SEQ Table \* ARABIC ">
        <w:r w:rsidR="00BD7CC6">
          <w:rPr>
            <w:noProof/>
          </w:rPr>
          <w:t>3</w:t>
        </w:r>
      </w:fldSimple>
      <w:bookmarkEnd w:id="31"/>
      <w:r w:rsidR="00BD7CC6">
        <w:t>:</w:t>
      </w:r>
      <w:r w:rsidR="00BD7CC6">
        <w:tab/>
      </w:r>
      <w:r>
        <w:t>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C503C4">
            <w:pPr>
              <w:pStyle w:val="BodyText"/>
              <w:ind w:firstLine="0"/>
            </w:pPr>
            <w:r w:rsidRPr="005B30A9">
              <w:t>273</w:t>
            </w:r>
          </w:p>
        </w:tc>
        <w:tc>
          <w:tcPr>
            <w:tcW w:w="1313" w:type="dxa"/>
          </w:tcPr>
          <w:p w:rsidR="005B30A9" w:rsidRPr="005B30A9" w:rsidRDefault="005B30A9" w:rsidP="00C503C4">
            <w:pPr>
              <w:pStyle w:val="BodyText"/>
              <w:ind w:firstLine="0"/>
            </w:pPr>
            <w:r w:rsidRPr="005B30A9">
              <w:t xml:space="preserve">missing  </w:t>
            </w:r>
          </w:p>
        </w:tc>
      </w:tr>
      <w:tr w:rsidR="005B30A9" w:rsidRPr="005B30A9" w:rsidTr="005B30A9">
        <w:tc>
          <w:tcPr>
            <w:tcW w:w="1809" w:type="dxa"/>
          </w:tcPr>
          <w:p w:rsidR="005B30A9" w:rsidRPr="005B30A9" w:rsidRDefault="005B30A9" w:rsidP="00C503C4">
            <w:pPr>
              <w:pStyle w:val="BodyText"/>
              <w:ind w:firstLine="0"/>
            </w:pPr>
            <w:r w:rsidRPr="005B30A9">
              <w:t>4841</w:t>
            </w:r>
          </w:p>
        </w:tc>
        <w:tc>
          <w:tcPr>
            <w:tcW w:w="1313" w:type="dxa"/>
          </w:tcPr>
          <w:p w:rsidR="005B30A9" w:rsidRPr="005B30A9" w:rsidRDefault="005B30A9" w:rsidP="00C503C4">
            <w:pPr>
              <w:pStyle w:val="BodyText"/>
              <w:ind w:firstLine="0"/>
            </w:pPr>
            <w:r w:rsidRPr="005B30A9">
              <w:t>found</w:t>
            </w:r>
          </w:p>
        </w:tc>
      </w:tr>
    </w:tbl>
    <w:p w:rsidR="00F72774" w:rsidRDefault="00F72774" w:rsidP="00D7492F">
      <w:pPr>
        <w:pStyle w:val="BodyText"/>
      </w:pPr>
      <w:r>
        <w:br w:type="page"/>
      </w:r>
    </w:p>
    <w:p w:rsidR="004704E1" w:rsidRDefault="00F72774" w:rsidP="00F72774">
      <w:pPr>
        <w:pStyle w:val="Heading2"/>
      </w:pPr>
      <w:r>
        <w:lastRenderedPageBreak/>
        <w:t>Adding KTHIDs</w:t>
      </w:r>
    </w:p>
    <w:p w:rsidR="004704E1" w:rsidRDefault="004704E1" w:rsidP="00D7492F">
      <w:pPr>
        <w:pStyle w:val="BodyText"/>
      </w:pPr>
      <w:r>
        <w:t xml:space="preserve">I added a new program </w:t>
      </w:r>
      <w:r w:rsidRPr="00F72774">
        <w:rPr>
          <w:rStyle w:val="HTMLCode"/>
        </w:rPr>
        <w:t>augment_names_from_profile.py</w:t>
      </w:r>
      <w:r>
        <w:t xml:space="preserve"> to use </w:t>
      </w:r>
      <w:r w:rsidRPr="004704E1">
        <w:t xml:space="preserve">the </w:t>
      </w:r>
      <w:proofErr w:type="spellStart"/>
      <w:r w:rsidRPr="004704E1">
        <w:t>the</w:t>
      </w:r>
      <w:proofErr w:type="spellEnd"/>
      <w:r w:rsidRPr="004704E1">
        <w:t xml:space="preserve"> KTH profile API (note that you need an application key for this)</w:t>
      </w:r>
      <w:r>
        <w:t xml:space="preserve"> to augment the information with the user’s first and last names (as stored in their KTH profile)</w:t>
      </w:r>
      <w:r w:rsidRPr="004704E1">
        <w:t>.</w:t>
      </w:r>
      <w:r>
        <w:t xml:space="preserve"> See </w:t>
      </w:r>
      <w:r>
        <w:fldChar w:fldCharType="begin"/>
      </w:r>
      <w:r>
        <w:instrText xml:space="preserve"> REF _Ref55482044 \h </w:instrText>
      </w:r>
      <w:r>
        <w:fldChar w:fldCharType="separate"/>
      </w:r>
      <w:r>
        <w:t xml:space="preserve">Figure </w:t>
      </w:r>
      <w:r>
        <w:rPr>
          <w:noProof/>
        </w:rPr>
        <w:t>28</w:t>
      </w:r>
      <w:r>
        <w:fldChar w:fldCharType="end"/>
      </w:r>
      <w:r>
        <w:t xml:space="preserve"> for an example of running this (note that were 6 entries where the KTHID did not have a user name </w:t>
      </w:r>
      <w:r w:rsidR="00693F72">
        <w:t xml:space="preserve">(as output in the figure) </w:t>
      </w:r>
      <w:r>
        <w:t>– I have sent mail to IT-support and the library about this.).</w:t>
      </w:r>
    </w:p>
    <w:tbl>
      <w:tblPr>
        <w:tblStyle w:val="TableGrid"/>
        <w:tblW w:w="0" w:type="auto"/>
        <w:tblLook w:val="04A0" w:firstRow="1" w:lastRow="0" w:firstColumn="1" w:lastColumn="0" w:noHBand="0" w:noVBand="1"/>
      </w:tblPr>
      <w:tblGrid>
        <w:gridCol w:w="9243"/>
      </w:tblGrid>
      <w:tr w:rsidR="004704E1" w:rsidTr="004704E1">
        <w:tc>
          <w:tcPr>
            <w:tcW w:w="9243" w:type="dxa"/>
          </w:tcPr>
          <w:p w:rsidR="004704E1" w:rsidRDefault="004704E1" w:rsidP="004704E1">
            <w:pPr>
              <w:pStyle w:val="Computerexample"/>
            </w:pPr>
            <w:r>
              <w:t>./augment_names_from_profile.py pubs-2012-2019_pid_name_aliases-manually_corrected.json pubs-2012-2019_augmented.json</w:t>
            </w:r>
          </w:p>
          <w:p w:rsidR="004704E1" w:rsidRDefault="004704E1" w:rsidP="004704E1">
            <w:pPr>
              <w:pStyle w:val="Computerexample"/>
            </w:pPr>
            <w:r>
              <w:t>length of input=5114</w:t>
            </w:r>
          </w:p>
          <w:p w:rsidR="004704E1" w:rsidRDefault="004704E1" w:rsidP="004704E1">
            <w:pPr>
              <w:pStyle w:val="Computerexample"/>
            </w:pPr>
            <w:r>
              <w:t>processing input</w:t>
            </w:r>
          </w:p>
          <w:p w:rsidR="004704E1" w:rsidRDefault="004704E1" w:rsidP="004704E1">
            <w:pPr>
              <w:pStyle w:val="Computerexample"/>
            </w:pPr>
            <w:r>
              <w:t xml:space="preserve">*** KTHID: </w:t>
            </w:r>
            <w:proofErr w:type="spellStart"/>
            <w:r>
              <w:t>xxxxxxxx</w:t>
            </w:r>
            <w:proofErr w:type="spellEnd"/>
            <w:r>
              <w:t xml:space="preserve"> missing first and last name in {'username': None}</w:t>
            </w:r>
          </w:p>
          <w:p w:rsidR="004704E1" w:rsidRDefault="004704E1" w:rsidP="004704E1">
            <w:pPr>
              <w:pStyle w:val="Computerexample"/>
            </w:pPr>
            <w:r>
              <w:t>* alias(</w:t>
            </w:r>
            <w:proofErr w:type="spellStart"/>
            <w:r>
              <w:t>es</w:t>
            </w:r>
            <w:proofErr w:type="spellEnd"/>
            <w:r>
              <w:t xml:space="preserve">)=['xx, </w:t>
            </w:r>
            <w:proofErr w:type="spellStart"/>
            <w:r>
              <w:t>yy</w:t>
            </w:r>
            <w:proofErr w:type="spellEnd"/>
            <w:r>
              <w:t>]</w:t>
            </w:r>
          </w:p>
          <w:p w:rsidR="004704E1" w:rsidRDefault="004704E1" w:rsidP="004704E1">
            <w:pPr>
              <w:pStyle w:val="Computerexample"/>
            </w:pPr>
            <w:r>
              <w:t>...</w:t>
            </w:r>
          </w:p>
          <w:p w:rsidR="004704E1" w:rsidRDefault="004704E1" w:rsidP="004704E1">
            <w:pPr>
              <w:pStyle w:val="Computerexample"/>
            </w:pPr>
            <w:r>
              <w:t>length of output=</w:t>
            </w:r>
            <w:r w:rsidR="00C503C4">
              <w:t>5114</w:t>
            </w:r>
          </w:p>
          <w:p w:rsidR="00C503C4" w:rsidRDefault="00C503C4" w:rsidP="004704E1">
            <w:pPr>
              <w:pStyle w:val="Computerexample"/>
            </w:pPr>
            <w:r w:rsidRPr="00C503C4">
              <w:t>time ./augment_names_from_profile.py /z3/maguire/SemanticScholar/KTH_DiVA/pubs-2012-2019_pid_name_aliases-manually_corrected.json /z3/maguire/SemanticScholar/KTH_DiVA/pubs-2012-2019_augmented.json</w:t>
            </w:r>
          </w:p>
          <w:p w:rsidR="004704E1" w:rsidRDefault="004704E1" w:rsidP="004704E1">
            <w:pPr>
              <w:pStyle w:val="BodyText"/>
              <w:keepNext/>
              <w:ind w:firstLine="0"/>
            </w:pPr>
          </w:p>
        </w:tc>
      </w:tr>
    </w:tbl>
    <w:p w:rsidR="004704E1" w:rsidRDefault="004704E1" w:rsidP="004704E1">
      <w:pPr>
        <w:pStyle w:val="Caption"/>
      </w:pPr>
      <w:bookmarkStart w:id="32" w:name="_Ref55482044"/>
      <w:r>
        <w:t xml:space="preserve">Figure </w:t>
      </w:r>
      <w:fldSimple w:instr=" SEQ Figure \* ARABIC ">
        <w:r w:rsidR="00BD7CC6">
          <w:rPr>
            <w:noProof/>
          </w:rPr>
          <w:t>28</w:t>
        </w:r>
      </w:fldSimple>
      <w:bookmarkEnd w:id="32"/>
      <w:r w:rsidR="00BD7CC6">
        <w:t>:</w:t>
      </w:r>
      <w:r w:rsidR="00BD7CC6">
        <w:tab/>
      </w:r>
      <w:r>
        <w:t>Augmenting with user's first and last names from KTH profile</w:t>
      </w:r>
    </w:p>
    <w:p w:rsidR="004704E1" w:rsidRDefault="003B399E" w:rsidP="004704E1">
      <w:pPr>
        <w:pStyle w:val="BodyText"/>
      </w:pPr>
      <w:r>
        <w:t>The answer from IT-Support where that these were due to typing errors with 5 of the 6 being simple single character errors such as an “l” for and “</w:t>
      </w:r>
      <w:proofErr w:type="spellStart"/>
      <w:r>
        <w:t>i</w:t>
      </w:r>
      <w:proofErr w:type="spellEnd"/>
      <w:r>
        <w:t>”, etc. The 7</w:t>
      </w:r>
      <w:r w:rsidRPr="003B399E">
        <w:rPr>
          <w:vertAlign w:val="superscript"/>
        </w:rPr>
        <w:t>th</w:t>
      </w:r>
      <w:r>
        <w:t xml:space="preserve"> was a case of a two character error with two adjacent characters.</w:t>
      </w:r>
    </w:p>
    <w:p w:rsidR="00693F72" w:rsidRDefault="00C503C4" w:rsidP="004704E1">
      <w:pPr>
        <w:pStyle w:val="BodyText"/>
      </w:pPr>
      <w:r>
        <w:t>There are still</w:t>
      </w:r>
      <w:r w:rsidR="00693F72">
        <w:t xml:space="preserve"> 273</w:t>
      </w:r>
      <w:r>
        <w:t xml:space="preserve"> entries missing a KTHID. F</w:t>
      </w:r>
      <w:r w:rsidR="00693F72">
        <w:t xml:space="preserve">or these entries the program outputs lines of the form shown in </w:t>
      </w:r>
      <w:r w:rsidR="00693F72">
        <w:fldChar w:fldCharType="begin"/>
      </w:r>
      <w:r w:rsidR="00693F72">
        <w:instrText xml:space="preserve"> REF _Ref55489567 \h </w:instrText>
      </w:r>
      <w:r w:rsidR="00693F72">
        <w:fldChar w:fldCharType="separate"/>
      </w:r>
      <w:r w:rsidR="00693F72">
        <w:t xml:space="preserve">Figure </w:t>
      </w:r>
      <w:r w:rsidR="00693F72">
        <w:rPr>
          <w:noProof/>
        </w:rPr>
        <w:t>29</w:t>
      </w:r>
      <w:r w:rsidR="00693F72">
        <w:fldChar w:fldCharType="end"/>
      </w:r>
      <w:r w:rsidR="00693F72">
        <w:t>:</w:t>
      </w:r>
    </w:p>
    <w:tbl>
      <w:tblPr>
        <w:tblStyle w:val="TableGrid"/>
        <w:tblW w:w="0" w:type="auto"/>
        <w:tblLook w:val="04A0" w:firstRow="1" w:lastRow="0" w:firstColumn="1" w:lastColumn="0" w:noHBand="0" w:noVBand="1"/>
      </w:tblPr>
      <w:tblGrid>
        <w:gridCol w:w="9243"/>
      </w:tblGrid>
      <w:tr w:rsidR="00693F72" w:rsidTr="00693F72">
        <w:tc>
          <w:tcPr>
            <w:tcW w:w="9243" w:type="dxa"/>
          </w:tcPr>
          <w:p w:rsidR="00693F72" w:rsidRDefault="00693F72" w:rsidP="00693F72">
            <w:pPr>
              <w:pStyle w:val="Computerexample"/>
            </w:pPr>
            <w:r w:rsidRPr="00693F72">
              <w:t xml:space="preserve">no </w:t>
            </w:r>
            <w:proofErr w:type="spellStart"/>
            <w:r w:rsidRPr="00693F72">
              <w:t>kthid</w:t>
            </w:r>
            <w:proofErr w:type="spellEnd"/>
            <w:r w:rsidRPr="00693F72">
              <w:t xml:space="preserve"> in {'</w:t>
            </w:r>
            <w:proofErr w:type="spellStart"/>
            <w:r w:rsidRPr="00693F72">
              <w:t>kthid</w:t>
            </w:r>
            <w:proofErr w:type="spellEnd"/>
            <w:r w:rsidRPr="00693F72">
              <w:t xml:space="preserve">': '', 'entry': {'kth': '(KTH [177], </w:t>
            </w:r>
            <w:proofErr w:type="spellStart"/>
            <w:r w:rsidRPr="00693F72">
              <w:t>Centra</w:t>
            </w:r>
            <w:proofErr w:type="spellEnd"/>
            <w:r w:rsidRPr="00693F72">
              <w:t xml:space="preserve"> [12851], Nordic Institute for Theoretical Physics NORDITA [12850])', '</w:t>
            </w:r>
            <w:proofErr w:type="spellStart"/>
            <w:r w:rsidRPr="00693F72">
              <w:t>orc</w:t>
            </w:r>
            <w:r>
              <w:t>id</w:t>
            </w:r>
            <w:proofErr w:type="spellEnd"/>
            <w:r>
              <w:t>': '', 'aliases': [{'Name': '</w:t>
            </w:r>
            <w:proofErr w:type="spellStart"/>
            <w:r>
              <w:t>xxxx</w:t>
            </w:r>
            <w:proofErr w:type="spellEnd"/>
            <w:r>
              <w:t xml:space="preserve">, </w:t>
            </w:r>
            <w:proofErr w:type="spellStart"/>
            <w:r>
              <w:t>yyyy</w:t>
            </w:r>
            <w:proofErr w:type="spellEnd"/>
            <w:r w:rsidRPr="00693F72">
              <w:t>', 'PID': [1130981, 1255535]}, {'Name': '</w:t>
            </w:r>
            <w:proofErr w:type="spellStart"/>
            <w:r>
              <w:t>xxxx</w:t>
            </w:r>
            <w:proofErr w:type="spellEnd"/>
            <w:r>
              <w:t>, y</w:t>
            </w:r>
            <w:r w:rsidRPr="00693F72">
              <w:t>.', 'PID': [1269339]}]}}</w:t>
            </w:r>
          </w:p>
        </w:tc>
      </w:tr>
    </w:tbl>
    <w:p w:rsidR="00693F72" w:rsidRDefault="00693F72" w:rsidP="00693F72">
      <w:pPr>
        <w:pStyle w:val="Caption"/>
      </w:pPr>
      <w:bookmarkStart w:id="33" w:name="_Ref55489567"/>
      <w:r>
        <w:t xml:space="preserve">Figure </w:t>
      </w:r>
      <w:fldSimple w:instr=" SEQ Figure \* ARABIC ">
        <w:r w:rsidR="00BD7CC6">
          <w:rPr>
            <w:noProof/>
          </w:rPr>
          <w:t>29</w:t>
        </w:r>
      </w:fldSimple>
      <w:bookmarkEnd w:id="33"/>
      <w:r w:rsidR="00BD7CC6">
        <w:t>:</w:t>
      </w:r>
      <w:r w:rsidR="00BD7CC6">
        <w:tab/>
      </w:r>
      <w:r>
        <w:t>Example of output for a user missing a KTHID</w:t>
      </w:r>
    </w:p>
    <w:p w:rsidR="00693F72" w:rsidRDefault="00693F72" w:rsidP="004704E1">
      <w:pPr>
        <w:pStyle w:val="BodyText"/>
      </w:pPr>
      <w:r>
        <w:t>The IT-Support response included “</w:t>
      </w:r>
      <w:r w:rsidR="00F72774">
        <w:t xml:space="preserve">the missing </w:t>
      </w:r>
      <w:proofErr w:type="spellStart"/>
      <w:r w:rsidR="00F72774">
        <w:t>kthid</w:t>
      </w:r>
      <w:r w:rsidRPr="00693F72">
        <w:t>s</w:t>
      </w:r>
      <w:proofErr w:type="spellEnd"/>
      <w:r w:rsidRPr="00693F72">
        <w:t xml:space="preserve"> could be diffi</w:t>
      </w:r>
      <w:r w:rsidR="00F72774">
        <w:t>cult to decide from a database</w:t>
      </w:r>
      <w:proofErr w:type="gramStart"/>
      <w:r w:rsidR="00F72774">
        <w:t>.</w:t>
      </w:r>
      <w:r>
        <w:t>“</w:t>
      </w:r>
      <w:proofErr w:type="gramEnd"/>
      <w:r>
        <w:t xml:space="preserve"> and “</w:t>
      </w:r>
      <w:r w:rsidRPr="00693F72">
        <w:t>I suspect your remaining 273 names is a question of detective work,</w:t>
      </w:r>
      <w:r>
        <w:t>” – so detective work remains, although one case was the first and last names being exchanged.</w:t>
      </w:r>
      <w:r w:rsidR="00F72774">
        <w:t xml:space="preserve"> (I have </w:t>
      </w:r>
      <w:proofErr w:type="gramStart"/>
      <w:r w:rsidR="00F72774">
        <w:t>ask</w:t>
      </w:r>
      <w:proofErr w:type="gramEnd"/>
      <w:r w:rsidR="00F72774">
        <w:t xml:space="preserve"> IT-Support for the KTHID of the user with the parts of the name reversed).</w:t>
      </w:r>
    </w:p>
    <w:p w:rsidR="00F72774" w:rsidRDefault="00F72774" w:rsidP="004704E1">
      <w:pPr>
        <w:pStyle w:val="BodyText"/>
      </w:pPr>
      <w:r>
        <w:t>Additionally, I potentially found information to resolve another one of the 273, as I found that the author had also author’s a Master’s thesis and have ask IT-Support to get the KTHID for this user.</w:t>
      </w:r>
    </w:p>
    <w:p w:rsidR="00F72774" w:rsidRDefault="00F72774" w:rsidP="004704E1">
      <w:pPr>
        <w:pStyle w:val="BodyText"/>
      </w:pPr>
      <w:r>
        <w:t>I will also note that one of the “authors” in a KTH entity and not an individual author, but have not gotten the organizations pseudo-KTHID. Thus there remain roughly 270 author names yet to be resolved.</w:t>
      </w:r>
    </w:p>
    <w:p w:rsidR="00F72774" w:rsidRDefault="00F72774" w:rsidP="004704E1">
      <w:pPr>
        <w:pStyle w:val="BodyText"/>
      </w:pPr>
      <w:r>
        <w:br w:type="page"/>
      </w:r>
    </w:p>
    <w:p w:rsidR="00F72774" w:rsidRDefault="00F72774" w:rsidP="00F72774">
      <w:pPr>
        <w:pStyle w:val="Heading2"/>
      </w:pPr>
      <w:r>
        <w:lastRenderedPageBreak/>
        <w:t>Adding ORCID values</w:t>
      </w:r>
    </w:p>
    <w:p w:rsidR="00BD7CC6" w:rsidRDefault="00BD7CC6" w:rsidP="004704E1">
      <w:pPr>
        <w:pStyle w:val="BodyText"/>
      </w:pPr>
      <w:r>
        <w:t xml:space="preserve">I augmented the </w:t>
      </w:r>
      <w:r w:rsidR="00F72774" w:rsidRPr="00F72774">
        <w:rPr>
          <w:rStyle w:val="HTMLCode"/>
        </w:rPr>
        <w:t>augment_names_from_profile.py</w:t>
      </w:r>
      <w:r w:rsidR="00F72774">
        <w:t xml:space="preserve"> </w:t>
      </w:r>
      <w:r>
        <w:t>prog</w:t>
      </w:r>
      <w:r w:rsidR="00F72774">
        <w:t>ram to also look at adding ORCID</w:t>
      </w:r>
      <w:r>
        <w:t>s from the user’s profile (if they exist</w:t>
      </w:r>
      <w:r w:rsidR="00F72774">
        <w:t xml:space="preserve"> in the user’s research profile</w:t>
      </w:r>
      <w:r>
        <w:t xml:space="preserve">). The results of how many exist and other data are in </w:t>
      </w:r>
      <w:r>
        <w:fldChar w:fldCharType="begin"/>
      </w:r>
      <w:r>
        <w:instrText xml:space="preserve"> REF _Ref55512275 \h </w:instrText>
      </w:r>
      <w:r>
        <w:fldChar w:fldCharType="separate"/>
      </w:r>
      <w:r>
        <w:t xml:space="preserve">Figure </w:t>
      </w:r>
      <w:r>
        <w:rPr>
          <w:noProof/>
        </w:rPr>
        <w:t>30</w:t>
      </w:r>
      <w:r>
        <w:fldChar w:fldCharType="end"/>
      </w:r>
      <w:r w:rsidR="00F72774">
        <w:t xml:space="preserve"> and further explained in </w:t>
      </w:r>
      <w:r w:rsidR="00F72774">
        <w:fldChar w:fldCharType="begin"/>
      </w:r>
      <w:r w:rsidR="00F72774">
        <w:instrText xml:space="preserve"> REF _Ref55512285 \h </w:instrText>
      </w:r>
      <w:r w:rsidR="00F72774">
        <w:fldChar w:fldCharType="separate"/>
      </w:r>
      <w:r w:rsidR="00F72774">
        <w:t xml:space="preserve">Table </w:t>
      </w:r>
      <w:r w:rsidR="00F72774">
        <w:rPr>
          <w:noProof/>
        </w:rPr>
        <w:t>4</w:t>
      </w:r>
      <w:r w:rsidR="00F72774">
        <w:fldChar w:fldCharType="end"/>
      </w:r>
      <w:r w:rsidR="00F72774">
        <w:t>.</w:t>
      </w:r>
    </w:p>
    <w:tbl>
      <w:tblPr>
        <w:tblStyle w:val="TableGrid"/>
        <w:tblW w:w="0" w:type="auto"/>
        <w:tblLook w:val="04A0" w:firstRow="1" w:lastRow="0" w:firstColumn="1" w:lastColumn="0" w:noHBand="0" w:noVBand="1"/>
      </w:tblPr>
      <w:tblGrid>
        <w:gridCol w:w="9243"/>
      </w:tblGrid>
      <w:tr w:rsidR="00BD7CC6" w:rsidTr="00BD7CC6">
        <w:tc>
          <w:tcPr>
            <w:tcW w:w="9243" w:type="dxa"/>
          </w:tcPr>
          <w:p w:rsidR="00BD7CC6" w:rsidRDefault="00BD7CC6" w:rsidP="00BD7CC6">
            <w:pPr>
              <w:pStyle w:val="Computerexample"/>
            </w:pPr>
            <w:proofErr w:type="spellStart"/>
            <w:r w:rsidRPr="00BD7CC6">
              <w:t>missing_orcids</w:t>
            </w:r>
            <w:proofErr w:type="spellEnd"/>
            <w:r w:rsidRPr="00BD7CC6">
              <w:t xml:space="preserve">=249, </w:t>
            </w:r>
            <w:proofErr w:type="spellStart"/>
            <w:r w:rsidRPr="00BD7CC6">
              <w:t>matching_orcids</w:t>
            </w:r>
            <w:proofErr w:type="spellEnd"/>
            <w:r w:rsidRPr="00BD7CC6">
              <w:t xml:space="preserve">=1749, </w:t>
            </w:r>
            <w:proofErr w:type="spellStart"/>
            <w:r w:rsidRPr="00BD7CC6">
              <w:t>missmatched_orcids</w:t>
            </w:r>
            <w:proofErr w:type="spellEnd"/>
            <w:r w:rsidRPr="00BD7CC6">
              <w:t xml:space="preserve">=14, </w:t>
            </w:r>
            <w:proofErr w:type="spellStart"/>
            <w:r w:rsidRPr="00BD7CC6">
              <w:t>user_missing_orcids</w:t>
            </w:r>
            <w:proofErr w:type="spellEnd"/>
            <w:r w:rsidRPr="00BD7CC6">
              <w:t>=2829</w:t>
            </w:r>
          </w:p>
        </w:tc>
      </w:tr>
    </w:tbl>
    <w:p w:rsidR="00BD7CC6" w:rsidRDefault="00BD7CC6" w:rsidP="00BD7CC6">
      <w:pPr>
        <w:pStyle w:val="Caption"/>
      </w:pPr>
      <w:bookmarkStart w:id="34" w:name="_Ref55512275"/>
      <w:r>
        <w:t xml:space="preserve">Figure </w:t>
      </w:r>
      <w:fldSimple w:instr=" SEQ Figure \* ARABIC ">
        <w:r>
          <w:rPr>
            <w:noProof/>
          </w:rPr>
          <w:t>30</w:t>
        </w:r>
      </w:fldSimple>
      <w:bookmarkEnd w:id="34"/>
      <w:r>
        <w:t>;</w:t>
      </w:r>
      <w:r>
        <w:tab/>
      </w:r>
      <w:proofErr w:type="gramStart"/>
      <w:r>
        <w:t>Some</w:t>
      </w:r>
      <w:proofErr w:type="gramEnd"/>
      <w:r>
        <w:t xml:space="preserve"> statistics from trying to add </w:t>
      </w:r>
      <w:proofErr w:type="spellStart"/>
      <w:r>
        <w:t>orcid</w:t>
      </w:r>
      <w:proofErr w:type="spellEnd"/>
      <w:r>
        <w:t xml:space="preserve"> to the entries</w:t>
      </w:r>
    </w:p>
    <w:p w:rsidR="00BD7CC6" w:rsidRDefault="00BD7CC6" w:rsidP="00BD7CC6">
      <w:pPr>
        <w:pStyle w:val="Caption"/>
        <w:keepNext/>
      </w:pPr>
      <w:bookmarkStart w:id="35" w:name="_Ref55512285"/>
      <w:r>
        <w:t xml:space="preserve">Table </w:t>
      </w:r>
      <w:fldSimple w:instr=" SEQ Table \* ARABIC ">
        <w:r>
          <w:rPr>
            <w:noProof/>
          </w:rPr>
          <w:t>4</w:t>
        </w:r>
      </w:fldSimple>
      <w:bookmarkEnd w:id="35"/>
      <w:r>
        <w:t xml:space="preserve">: Further </w:t>
      </w:r>
      <w:r>
        <w:t>details</w:t>
      </w:r>
      <w:r>
        <w:t xml:space="preserve"> of the </w:t>
      </w:r>
      <w:proofErr w:type="spellStart"/>
      <w:r>
        <w:t>orcid</w:t>
      </w:r>
      <w:proofErr w:type="spellEnd"/>
      <w:r>
        <w:t xml:space="preserve"> statistics</w:t>
      </w:r>
      <w:r w:rsidR="00F72774">
        <w:t xml:space="preserve"> (the fraction of entries is the fraction of those </w:t>
      </w:r>
      <w:r w:rsidR="00F065DB" w:rsidRPr="00F065DB">
        <w:t xml:space="preserve">4841 </w:t>
      </w:r>
      <w:r w:rsidR="00F065DB">
        <w:t xml:space="preserve">entries </w:t>
      </w:r>
      <w:r w:rsidR="00F72774">
        <w:t xml:space="preserve">with </w:t>
      </w:r>
      <w:r w:rsidR="00F065DB">
        <w:t>KTHIDs)</w:t>
      </w:r>
    </w:p>
    <w:tbl>
      <w:tblPr>
        <w:tblStyle w:val="TableGrid"/>
        <w:tblW w:w="0" w:type="auto"/>
        <w:tblLook w:val="04A0" w:firstRow="1" w:lastRow="0" w:firstColumn="1" w:lastColumn="0" w:noHBand="0" w:noVBand="1"/>
      </w:tblPr>
      <w:tblGrid>
        <w:gridCol w:w="2055"/>
        <w:gridCol w:w="1333"/>
        <w:gridCol w:w="1398"/>
        <w:gridCol w:w="4457"/>
      </w:tblGrid>
      <w:tr w:rsidR="00F72774" w:rsidRPr="00BD7CC6" w:rsidTr="00F72774">
        <w:trPr>
          <w:cantSplit/>
        </w:trPr>
        <w:tc>
          <w:tcPr>
            <w:tcW w:w="2055" w:type="dxa"/>
          </w:tcPr>
          <w:p w:rsidR="00F72774" w:rsidRPr="00BD7CC6" w:rsidRDefault="00F72774" w:rsidP="007A40D2">
            <w:pPr>
              <w:pStyle w:val="BodyText"/>
              <w:ind w:firstLine="0"/>
            </w:pPr>
            <w:r>
              <w:t>Statistic</w:t>
            </w:r>
          </w:p>
        </w:tc>
        <w:tc>
          <w:tcPr>
            <w:tcW w:w="1333" w:type="dxa"/>
          </w:tcPr>
          <w:p w:rsidR="00F72774" w:rsidRPr="00BD7CC6" w:rsidRDefault="00F72774" w:rsidP="00F72774">
            <w:pPr>
              <w:pStyle w:val="Tablecell"/>
            </w:pPr>
            <w:r>
              <w:t>Number of occurrences</w:t>
            </w:r>
          </w:p>
        </w:tc>
        <w:tc>
          <w:tcPr>
            <w:tcW w:w="1398" w:type="dxa"/>
          </w:tcPr>
          <w:p w:rsidR="00F72774" w:rsidRDefault="00F72774" w:rsidP="00F72774">
            <w:pPr>
              <w:pStyle w:val="Tablecell"/>
            </w:pPr>
            <w:r>
              <w:t>Fraction of entries (%)</w:t>
            </w:r>
          </w:p>
        </w:tc>
        <w:tc>
          <w:tcPr>
            <w:tcW w:w="4457" w:type="dxa"/>
          </w:tcPr>
          <w:p w:rsidR="00F72774" w:rsidRPr="00BD7CC6" w:rsidRDefault="00F72774" w:rsidP="007A40D2">
            <w:pPr>
              <w:pStyle w:val="BodyText"/>
              <w:ind w:firstLine="0"/>
            </w:pPr>
            <w:r>
              <w:t>Description</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issing_orcids</w:t>
            </w:r>
            <w:proofErr w:type="spellEnd"/>
          </w:p>
        </w:tc>
        <w:tc>
          <w:tcPr>
            <w:tcW w:w="1333" w:type="dxa"/>
          </w:tcPr>
          <w:p w:rsidR="00F72774" w:rsidRPr="00BD7CC6" w:rsidRDefault="00F72774" w:rsidP="007A40D2">
            <w:pPr>
              <w:pStyle w:val="BodyText"/>
              <w:ind w:firstLine="0"/>
            </w:pPr>
            <w:r w:rsidRPr="00BD7CC6">
              <w:t>249</w:t>
            </w:r>
          </w:p>
        </w:tc>
        <w:tc>
          <w:tcPr>
            <w:tcW w:w="1398" w:type="dxa"/>
          </w:tcPr>
          <w:p w:rsidR="00F72774" w:rsidRPr="00BD7CC6" w:rsidRDefault="00F065DB" w:rsidP="00F065DB">
            <w:pPr>
              <w:pStyle w:val="Tablecelldecimalaligned"/>
            </w:pPr>
            <w:r>
              <w:t>5.1</w:t>
            </w:r>
          </w:p>
        </w:tc>
        <w:tc>
          <w:tcPr>
            <w:tcW w:w="4457" w:type="dxa"/>
          </w:tcPr>
          <w:p w:rsidR="00F72774" w:rsidRPr="00BD7CC6" w:rsidRDefault="00F72774" w:rsidP="007A40D2">
            <w:pPr>
              <w:pStyle w:val="BodyText"/>
              <w:ind w:firstLine="0"/>
            </w:pPr>
            <w:r w:rsidRPr="00BD7CC6">
              <w:t xml:space="preserve">This case occurs when the incoming data from DiVA does not have an </w:t>
            </w:r>
            <w:proofErr w:type="spellStart"/>
            <w:r w:rsidRPr="00BD7CC6">
              <w:t>orcid</w:t>
            </w:r>
            <w:proofErr w:type="spellEnd"/>
            <w:r w:rsidRPr="00BD7CC6">
              <w:t xml:space="preserve"> </w:t>
            </w:r>
            <w:r w:rsidR="00F065DB" w:rsidRPr="00BD7CC6">
              <w:t>value</w:t>
            </w:r>
            <w:r w:rsidRPr="00BD7CC6">
              <w:t>, but the user’s research profile does have one.</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atching_orcids</w:t>
            </w:r>
            <w:proofErr w:type="spellEnd"/>
          </w:p>
        </w:tc>
        <w:tc>
          <w:tcPr>
            <w:tcW w:w="1333" w:type="dxa"/>
          </w:tcPr>
          <w:p w:rsidR="00F72774" w:rsidRPr="00BD7CC6" w:rsidRDefault="00F72774" w:rsidP="007A40D2">
            <w:pPr>
              <w:pStyle w:val="BodyText"/>
              <w:ind w:firstLine="0"/>
            </w:pPr>
            <w:r w:rsidRPr="00BD7CC6">
              <w:t>1749</w:t>
            </w:r>
          </w:p>
        </w:tc>
        <w:tc>
          <w:tcPr>
            <w:tcW w:w="1398" w:type="dxa"/>
          </w:tcPr>
          <w:p w:rsidR="00F72774" w:rsidRPr="00BD7CC6" w:rsidRDefault="00F065DB" w:rsidP="00F065DB">
            <w:pPr>
              <w:pStyle w:val="Tablecelldecimalaligned"/>
            </w:pPr>
            <w:r>
              <w:t>36.3</w:t>
            </w:r>
          </w:p>
        </w:tc>
        <w:tc>
          <w:tcPr>
            <w:tcW w:w="4457" w:type="dxa"/>
          </w:tcPr>
          <w:p w:rsidR="00F72774" w:rsidRPr="00BD7CC6" w:rsidRDefault="00F72774" w:rsidP="007A40D2">
            <w:pPr>
              <w:pStyle w:val="BodyText"/>
              <w:ind w:firstLine="0"/>
            </w:pPr>
            <w:r w:rsidRPr="00BD7CC6">
              <w:t xml:space="preserve">This case occurs when the DiVA data and the user’s research profile have the value </w:t>
            </w:r>
            <w:proofErr w:type="spellStart"/>
            <w:r w:rsidRPr="00BD7CC6">
              <w:t>orcid</w:t>
            </w:r>
            <w:proofErr w:type="spellEnd"/>
            <w:r w:rsidRPr="00BD7CC6">
              <w:t xml:space="preserve"> value.</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missmatched_orcids</w:t>
            </w:r>
            <w:proofErr w:type="spellEnd"/>
          </w:p>
        </w:tc>
        <w:tc>
          <w:tcPr>
            <w:tcW w:w="1333" w:type="dxa"/>
          </w:tcPr>
          <w:p w:rsidR="00F72774" w:rsidRPr="00BD7CC6" w:rsidRDefault="00F72774" w:rsidP="007A40D2">
            <w:pPr>
              <w:pStyle w:val="BodyText"/>
              <w:ind w:firstLine="0"/>
            </w:pPr>
            <w:r w:rsidRPr="00BD7CC6">
              <w:t>14</w:t>
            </w:r>
          </w:p>
        </w:tc>
        <w:tc>
          <w:tcPr>
            <w:tcW w:w="1398" w:type="dxa"/>
          </w:tcPr>
          <w:p w:rsidR="00F72774" w:rsidRPr="00BD7CC6" w:rsidRDefault="00F065DB" w:rsidP="00F065DB">
            <w:pPr>
              <w:pStyle w:val="Tablecelldecimalaligned"/>
            </w:pPr>
            <w:r>
              <w:t>0.3</w:t>
            </w:r>
          </w:p>
        </w:tc>
        <w:tc>
          <w:tcPr>
            <w:tcW w:w="4457" w:type="dxa"/>
          </w:tcPr>
          <w:p w:rsidR="00F72774" w:rsidRPr="00BD7CC6" w:rsidRDefault="00F72774" w:rsidP="007A40D2">
            <w:pPr>
              <w:pStyle w:val="BodyText"/>
              <w:ind w:firstLine="0"/>
            </w:pPr>
            <w:r w:rsidRPr="00BD7CC6">
              <w:t xml:space="preserve">Of the 14, 11 have </w:t>
            </w:r>
            <w:proofErr w:type="gramStart"/>
            <w:r w:rsidRPr="00BD7CC6">
              <w:t>an</w:t>
            </w:r>
            <w:proofErr w:type="gramEnd"/>
            <w:r w:rsidRPr="00BD7CC6">
              <w:t xml:space="preserve"> lower case “x” for the check digit in the </w:t>
            </w:r>
            <w:proofErr w:type="spellStart"/>
            <w:r w:rsidRPr="00BD7CC6">
              <w:t>orcid</w:t>
            </w:r>
            <w:proofErr w:type="spellEnd"/>
            <w:r w:rsidRPr="00BD7CC6">
              <w:t xml:space="preserve">, rather than a capital “X”, while 3 have different </w:t>
            </w:r>
            <w:proofErr w:type="spellStart"/>
            <w:r w:rsidRPr="00BD7CC6">
              <w:t>orcid</w:t>
            </w:r>
            <w:proofErr w:type="spellEnd"/>
            <w:r w:rsidRPr="00BD7CC6">
              <w:t xml:space="preserve"> values.</w:t>
            </w:r>
          </w:p>
        </w:tc>
      </w:tr>
      <w:tr w:rsidR="00F72774" w:rsidRPr="00BD7CC6" w:rsidTr="00F72774">
        <w:trPr>
          <w:cantSplit/>
        </w:trPr>
        <w:tc>
          <w:tcPr>
            <w:tcW w:w="2055" w:type="dxa"/>
          </w:tcPr>
          <w:p w:rsidR="00F72774" w:rsidRPr="00BD7CC6" w:rsidRDefault="00F72774" w:rsidP="007A40D2">
            <w:pPr>
              <w:pStyle w:val="BodyText"/>
              <w:ind w:firstLine="0"/>
            </w:pPr>
            <w:proofErr w:type="spellStart"/>
            <w:r w:rsidRPr="00BD7CC6">
              <w:t>user_missing_orcids</w:t>
            </w:r>
            <w:proofErr w:type="spellEnd"/>
          </w:p>
        </w:tc>
        <w:tc>
          <w:tcPr>
            <w:tcW w:w="1333" w:type="dxa"/>
          </w:tcPr>
          <w:p w:rsidR="00F72774" w:rsidRPr="00BD7CC6" w:rsidRDefault="00F72774" w:rsidP="007A40D2">
            <w:pPr>
              <w:pStyle w:val="BodyText"/>
              <w:ind w:firstLine="0"/>
            </w:pPr>
            <w:r w:rsidRPr="00BD7CC6">
              <w:t>2829</w:t>
            </w:r>
          </w:p>
        </w:tc>
        <w:tc>
          <w:tcPr>
            <w:tcW w:w="1398" w:type="dxa"/>
          </w:tcPr>
          <w:p w:rsidR="00F72774" w:rsidRPr="00BD7CC6" w:rsidRDefault="00F065DB" w:rsidP="00F065DB">
            <w:pPr>
              <w:pStyle w:val="Tablecelldecimalaligned"/>
            </w:pPr>
            <w:r>
              <w:t>58.7</w:t>
            </w:r>
          </w:p>
        </w:tc>
        <w:tc>
          <w:tcPr>
            <w:tcW w:w="4457" w:type="dxa"/>
          </w:tcPr>
          <w:p w:rsidR="00F72774" w:rsidRPr="00BD7CC6" w:rsidRDefault="00F72774" w:rsidP="007A40D2">
            <w:pPr>
              <w:pStyle w:val="BodyText"/>
              <w:ind w:firstLine="0"/>
            </w:pPr>
            <w:r w:rsidRPr="00BD7CC6">
              <w:t xml:space="preserve">This occurs when the user’s research profile does not have an </w:t>
            </w:r>
            <w:proofErr w:type="spellStart"/>
            <w:r w:rsidRPr="00BD7CC6">
              <w:t>orcid</w:t>
            </w:r>
            <w:proofErr w:type="spellEnd"/>
            <w:r w:rsidRPr="00BD7CC6">
              <w:t xml:space="preserve"> value.</w:t>
            </w:r>
          </w:p>
        </w:tc>
      </w:tr>
    </w:tbl>
    <w:p w:rsidR="00BD7CC6" w:rsidRDefault="00BD7CC6" w:rsidP="004704E1">
      <w:pPr>
        <w:pStyle w:val="BodyText"/>
      </w:pPr>
    </w:p>
    <w:p w:rsidR="00F72774" w:rsidRDefault="00F72774" w:rsidP="004704E1">
      <w:pPr>
        <w:pStyle w:val="BodyText"/>
      </w:pPr>
      <w:r>
        <w:t xml:space="preserve">It is rather interesting that </w:t>
      </w:r>
      <w:r w:rsidR="00F065DB">
        <w:t xml:space="preserve">58.7% of the user’s research profiles lack ORCID IDs. The high fraction of matching </w:t>
      </w:r>
      <w:proofErr w:type="spellStart"/>
      <w:r w:rsidR="00F065DB">
        <w:t>orcid</w:t>
      </w:r>
      <w:proofErr w:type="spellEnd"/>
      <w:r w:rsidR="00F065DB">
        <w:t xml:space="preserve"> values is also positive. The relatively few mismatched </w:t>
      </w:r>
      <w:proofErr w:type="spellStart"/>
      <w:r w:rsidR="00F065DB">
        <w:t>orcids</w:t>
      </w:r>
      <w:proofErr w:type="spellEnd"/>
      <w:r w:rsidR="00F065DB">
        <w:t xml:space="preserve"> value is also quite positive, especially as most of them </w:t>
      </w:r>
      <w:proofErr w:type="gramStart"/>
      <w:r w:rsidR="00F065DB">
        <w:t>are  only</w:t>
      </w:r>
      <w:proofErr w:type="gramEnd"/>
      <w:r w:rsidR="00F065DB">
        <w:t xml:space="preserve"> a difference in capitalization. The fact that ~41% of the entries </w:t>
      </w:r>
      <w:r w:rsidR="003D24A6">
        <w:t xml:space="preserve">correspond to a user research profile with an ORCID suggests that KTH’s effort to encourage users to have ORCID identifiers has been successful (however, I have not done a correlation of the numbers of these as a function of the time since the </w:t>
      </w:r>
      <w:proofErr w:type="spellStart"/>
      <w:r w:rsidR="003D24A6">
        <w:t>kTH</w:t>
      </w:r>
      <w:proofErr w:type="spellEnd"/>
      <w:r w:rsidR="003D24A6">
        <w:t xml:space="preserve"> campaign started with the years of the publications by the relevant author</w:t>
      </w:r>
      <w:bookmarkStart w:id="36" w:name="_GoBack"/>
      <w:bookmarkEnd w:id="36"/>
      <w:r w:rsidR="003D24A6">
        <w:t xml:space="preserve">). </w:t>
      </w:r>
    </w:p>
    <w:p w:rsidR="0024248B" w:rsidRDefault="0024248B" w:rsidP="004704E1">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27"/>
      <w:footerReference w:type="default" r:id="rId28"/>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03C4" w:rsidRDefault="00C503C4" w:rsidP="008961B3">
      <w:pPr>
        <w:spacing w:after="0" w:line="240" w:lineRule="auto"/>
      </w:pPr>
      <w:r>
        <w:separator/>
      </w:r>
    </w:p>
  </w:endnote>
  <w:endnote w:type="continuationSeparator" w:id="0">
    <w:p w:rsidR="00C503C4" w:rsidRDefault="00C503C4"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C503C4" w:rsidRDefault="00C503C4">
        <w:pPr>
          <w:pStyle w:val="Footer"/>
          <w:jc w:val="center"/>
        </w:pPr>
        <w:r>
          <w:fldChar w:fldCharType="begin"/>
        </w:r>
        <w:r>
          <w:instrText xml:space="preserve"> PAGE   \* MERGEFORMAT </w:instrText>
        </w:r>
        <w:r>
          <w:fldChar w:fldCharType="separate"/>
        </w:r>
        <w:r w:rsidR="003D24A6">
          <w:rPr>
            <w:noProof/>
          </w:rPr>
          <w:t>24</w:t>
        </w:r>
        <w:r>
          <w:rPr>
            <w:noProof/>
          </w:rPr>
          <w:fldChar w:fldCharType="end"/>
        </w:r>
      </w:p>
    </w:sdtContent>
  </w:sdt>
  <w:p w:rsidR="00C503C4" w:rsidRDefault="00C503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03C4" w:rsidRDefault="00C503C4" w:rsidP="008961B3">
      <w:pPr>
        <w:spacing w:after="0" w:line="240" w:lineRule="auto"/>
      </w:pPr>
      <w:r>
        <w:separator/>
      </w:r>
    </w:p>
  </w:footnote>
  <w:footnote w:type="continuationSeparator" w:id="0">
    <w:p w:rsidR="00C503C4" w:rsidRDefault="00C503C4" w:rsidP="008961B3">
      <w:pPr>
        <w:spacing w:after="0" w:line="240" w:lineRule="auto"/>
      </w:pPr>
      <w:r>
        <w:continuationSeparator/>
      </w:r>
    </w:p>
  </w:footnote>
  <w:footnote w:id="1">
    <w:p w:rsidR="00C503C4" w:rsidRDefault="00C503C4">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03C4" w:rsidRDefault="00C503C4" w:rsidP="008961B3">
    <w:pPr>
      <w:pStyle w:val="Header"/>
      <w:tabs>
        <w:tab w:val="clear" w:pos="4680"/>
        <w:tab w:val="clear" w:pos="9360"/>
        <w:tab w:val="right" w:pos="9072"/>
      </w:tabs>
    </w:pPr>
    <w:r>
      <w:t>2020-11-04</w:t>
    </w:r>
    <w:r>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Content>
        <w:r>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E34A2BA"/>
    <w:lvl w:ilvl="0">
      <w:start w:val="1"/>
      <w:numFmt w:val="decimal"/>
      <w:lvlText w:val="%1."/>
      <w:lvlJc w:val="left"/>
      <w:pPr>
        <w:tabs>
          <w:tab w:val="num" w:pos="1492"/>
        </w:tabs>
        <w:ind w:left="1492" w:hanging="360"/>
      </w:pPr>
    </w:lvl>
  </w:abstractNum>
  <w:abstractNum w:abstractNumId="1">
    <w:nsid w:val="FFFFFF7D"/>
    <w:multiLevelType w:val="singleLevel"/>
    <w:tmpl w:val="48FA1F98"/>
    <w:lvl w:ilvl="0">
      <w:start w:val="1"/>
      <w:numFmt w:val="decimal"/>
      <w:lvlText w:val="%1."/>
      <w:lvlJc w:val="left"/>
      <w:pPr>
        <w:tabs>
          <w:tab w:val="num" w:pos="1209"/>
        </w:tabs>
        <w:ind w:left="1209" w:hanging="360"/>
      </w:pPr>
    </w:lvl>
  </w:abstractNum>
  <w:abstractNum w:abstractNumId="2">
    <w:nsid w:val="FFFFFF7E"/>
    <w:multiLevelType w:val="singleLevel"/>
    <w:tmpl w:val="2034E4B4"/>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8E16875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BA0510C"/>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D70A7B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E7A40D5E"/>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wFAEKyD9UtAAAA"/>
  </w:docVars>
  <w:rsids>
    <w:rsidRoot w:val="008341CA"/>
    <w:rsid w:val="00006244"/>
    <w:rsid w:val="00012CA6"/>
    <w:rsid w:val="000209C1"/>
    <w:rsid w:val="00032DBC"/>
    <w:rsid w:val="00084984"/>
    <w:rsid w:val="00092074"/>
    <w:rsid w:val="000B31F0"/>
    <w:rsid w:val="0011359D"/>
    <w:rsid w:val="00126453"/>
    <w:rsid w:val="00147A2E"/>
    <w:rsid w:val="00183DA0"/>
    <w:rsid w:val="0024248B"/>
    <w:rsid w:val="00252F7E"/>
    <w:rsid w:val="00286774"/>
    <w:rsid w:val="002A115A"/>
    <w:rsid w:val="00394466"/>
    <w:rsid w:val="00395E5E"/>
    <w:rsid w:val="003A0C02"/>
    <w:rsid w:val="003B399E"/>
    <w:rsid w:val="003B6C7D"/>
    <w:rsid w:val="003D24A6"/>
    <w:rsid w:val="004704E1"/>
    <w:rsid w:val="004A29AD"/>
    <w:rsid w:val="004A5A85"/>
    <w:rsid w:val="0050668A"/>
    <w:rsid w:val="00510C6A"/>
    <w:rsid w:val="005B30A9"/>
    <w:rsid w:val="005D6EA8"/>
    <w:rsid w:val="0060269A"/>
    <w:rsid w:val="00607DB9"/>
    <w:rsid w:val="00632C78"/>
    <w:rsid w:val="00643CE6"/>
    <w:rsid w:val="00693F72"/>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BD7CC6"/>
    <w:rsid w:val="00C1220B"/>
    <w:rsid w:val="00C503C4"/>
    <w:rsid w:val="00C53D54"/>
    <w:rsid w:val="00C814D6"/>
    <w:rsid w:val="00D413A1"/>
    <w:rsid w:val="00D7492F"/>
    <w:rsid w:val="00D770E7"/>
    <w:rsid w:val="00D973F6"/>
    <w:rsid w:val="00DB1E4B"/>
    <w:rsid w:val="00DC0132"/>
    <w:rsid w:val="00DD05A3"/>
    <w:rsid w:val="00DD4547"/>
    <w:rsid w:val="00DE0CC5"/>
    <w:rsid w:val="00E0255E"/>
    <w:rsid w:val="00E02C1D"/>
    <w:rsid w:val="00E12CBB"/>
    <w:rsid w:val="00EA579D"/>
    <w:rsid w:val="00EC7ADE"/>
    <w:rsid w:val="00EE5349"/>
    <w:rsid w:val="00F03B41"/>
    <w:rsid w:val="00F065DB"/>
    <w:rsid w:val="00F11ADF"/>
    <w:rsid w:val="00F34999"/>
    <w:rsid w:val="00F72774"/>
    <w:rsid w:val="00F82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8961B3"/>
    <w:pPr>
      <w:numPr>
        <w:numId w:val="21"/>
      </w:numPr>
      <w:contextualSpacing/>
    </w:p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footer" Target="footer1.xm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387B5F"/>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72F36FE-B943-4003-A879-6F64DEDC0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20</TotalTime>
  <Pages>25</Pages>
  <Words>6400</Words>
  <Characters>3648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42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5</cp:revision>
  <dcterms:created xsi:type="dcterms:W3CDTF">2020-10-22T14:34:00Z</dcterms:created>
  <dcterms:modified xsi:type="dcterms:W3CDTF">2020-11-0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